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0DE915" w14:textId="11089F1C" w:rsidR="00015905" w:rsidRDefault="00C20B6E">
      <w:bookmarkStart w:id="0" w:name="_Hlk532914530"/>
      <w:r>
        <w:rPr>
          <w:rFonts w:hint="eastAsia"/>
        </w:rPr>
        <w:t>睡眠呼吸暂停</w:t>
      </w:r>
      <w:r w:rsidR="00015905">
        <w:rPr>
          <w:rFonts w:hint="eastAsia"/>
        </w:rPr>
        <w:t>与低通气综合征（Sleep</w:t>
      </w:r>
      <w:r w:rsidR="00015905">
        <w:t xml:space="preserve"> </w:t>
      </w:r>
      <w:r w:rsidR="00015905">
        <w:rPr>
          <w:rFonts w:hint="eastAsia"/>
        </w:rPr>
        <w:t>apnea</w:t>
      </w:r>
      <w:r w:rsidR="00015905">
        <w:t xml:space="preserve"> </w:t>
      </w:r>
      <w:r w:rsidR="00015905">
        <w:rPr>
          <w:rFonts w:hint="eastAsia"/>
        </w:rPr>
        <w:t>and</w:t>
      </w:r>
      <w:r w:rsidR="00015905">
        <w:t xml:space="preserve"> </w:t>
      </w:r>
      <w:r w:rsidR="00015905">
        <w:rPr>
          <w:rFonts w:hint="eastAsia"/>
        </w:rPr>
        <w:t>hypopnea</w:t>
      </w:r>
      <w:r w:rsidR="00015905">
        <w:t xml:space="preserve"> </w:t>
      </w:r>
      <w:r w:rsidR="00015905">
        <w:rPr>
          <w:rFonts w:hint="eastAsia"/>
        </w:rPr>
        <w:t>syndrome，SAHS）是一种常见的睡眠呼吸障碍，患者在睡眠时常常伴有完全的（apnea）或者部分的（hypopnea）呼吸停滞</w:t>
      </w:r>
      <w:r w:rsidR="00015905">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015905">
        <w:instrText xml:space="preserve"> ADDIN EN.CITE </w:instrText>
      </w:r>
      <w:r w:rsidR="00015905">
        <w:fldChar w:fldCharType="begin">
          <w:fldData xml:space="preserve">PEVuZE5vdGU+PENpdGU+PEF1dGhvcj5GbGVtb25zPC9BdXRob3I+PFllYXI+MTk5OTwvWWVhcj48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</w:fldData>
        </w:fldChar>
      </w:r>
      <w:r w:rsidR="00015905">
        <w:instrText xml:space="preserve"> ADDIN EN.CITE.DATA </w:instrText>
      </w:r>
      <w:r w:rsidR="00015905">
        <w:fldChar w:fldCharType="end"/>
      </w:r>
      <w:r w:rsidR="00015905">
        <w:fldChar w:fldCharType="separate"/>
      </w:r>
      <w:r w:rsidR="00015905" w:rsidRPr="00015905">
        <w:rPr>
          <w:noProof/>
          <w:vertAlign w:val="superscript"/>
        </w:rPr>
        <w:t>[1]</w:t>
      </w:r>
      <w:r w:rsidR="00015905">
        <w:fldChar w:fldCharType="end"/>
      </w:r>
      <w:r w:rsidR="00015905">
        <w:rPr>
          <w:rFonts w:hint="eastAsia"/>
        </w:rPr>
        <w:t>。</w:t>
      </w:r>
    </w:p>
    <w:p w14:paraId="3D647E37" w14:textId="2D8762CE" w:rsidR="00015905" w:rsidRDefault="00015905">
      <w:bookmarkStart w:id="1" w:name="_Hlk532914918"/>
      <w:bookmarkEnd w:id="0"/>
      <w:r>
        <w:rPr>
          <w:rFonts w:hint="eastAsia"/>
        </w:rPr>
        <w:t>据估计在中年人中有2%的女性与4%的男性患有睡眠呼吸暂停综合征</w:t>
      </w:r>
      <w:r>
        <w:fldChar w:fldCharType="begin"/>
      </w:r>
      <w:r>
        <w:instrText xml:space="preserve"> ADDIN EN.CITE &lt;EndNote&gt;&lt;Cite&gt;&lt;Author&gt;Young&lt;/Author&gt;&lt;Year&gt;1993&lt;/Year&gt;&lt;RecNum&gt;10&lt;/RecNum&gt;&lt;DisplayText&gt;&lt;style face="superscript"&gt;[2]&lt;/style&gt;&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fldChar w:fldCharType="separate"/>
      </w:r>
      <w:r w:rsidRPr="00015905">
        <w:rPr>
          <w:noProof/>
          <w:vertAlign w:val="superscript"/>
        </w:rPr>
        <w:t>[2]</w:t>
      </w:r>
      <w:r>
        <w:fldChar w:fldCharType="end"/>
      </w:r>
      <w:r>
        <w:rPr>
          <w:rFonts w:hint="eastAsia"/>
        </w:rPr>
        <w:t>。</w:t>
      </w:r>
    </w:p>
    <w:bookmarkEnd w:id="1"/>
    <w:p w14:paraId="6EAD5F40" w14:textId="4DB8DE7E" w:rsidR="00015905" w:rsidRDefault="00D723E9">
      <w:r>
        <w:rPr>
          <w:rFonts w:hint="eastAsia"/>
        </w:rPr>
        <w:t>阻塞性</w:t>
      </w:r>
      <w:r w:rsidR="00693969">
        <w:rPr>
          <w:rFonts w:hint="eastAsia"/>
        </w:rPr>
        <w:t>睡眠呼吸暂停综合征会引起嗜睡、道路交通安全并且可能引发全身性高血压，甚至还与心肌梗死、充血性心力衰竭、中风以及糖尿病等病症有关</w:t>
      </w:r>
      <w:r w:rsidR="00693969">
        <w:fldChar w:fldCharType="begin"/>
      </w:r>
      <w:r w:rsidR="00693969">
        <w:instrText xml:space="preserve"> ADDIN EN.CITE &lt;EndNote&gt;&lt;Cite&gt;&lt;Author&gt;Jordan&lt;/Author&gt;&lt;Year&gt;2014&lt;/Year&gt;&lt;RecNum&gt;11&lt;/RecNum&gt;&lt;DisplayText&gt;&lt;style face="superscript"&gt;[3]&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693969">
        <w:fldChar w:fldCharType="separate"/>
      </w:r>
      <w:r w:rsidR="00693969" w:rsidRPr="00693969">
        <w:rPr>
          <w:noProof/>
          <w:vertAlign w:val="superscript"/>
        </w:rPr>
        <w:t>[3]</w:t>
      </w:r>
      <w:r w:rsidR="00693969">
        <w:fldChar w:fldCharType="end"/>
      </w:r>
      <w:r w:rsidR="00693969">
        <w:rPr>
          <w:rFonts w:hint="eastAsia"/>
        </w:rPr>
        <w:t>。</w:t>
      </w:r>
    </w:p>
    <w:p w14:paraId="483C588C" w14:textId="23AA9F88" w:rsidR="00693969" w:rsidRDefault="00693969">
      <w:bookmarkStart w:id="2" w:name="_Hlk532914543"/>
      <w:r>
        <w:rPr>
          <w:rFonts w:hint="eastAsia"/>
        </w:rPr>
        <w:t>患者睡眠时呼吸不畅引起血氧饱和度下降、高碳酸血症、睡眠质量下降等症状，并引起睡眠呼吸暂停综合征的并发症</w:t>
      </w:r>
      <w:r>
        <w:t>—</w:t>
      </w:r>
      <w:r>
        <w:rPr>
          <w:rFonts w:hint="eastAsia"/>
        </w:rPr>
        <w:t>心血管疾病、代谢异常、神经认知障碍等</w:t>
      </w:r>
      <w:r>
        <w:fldChar w:fldCharType="begin"/>
      </w:r>
      <w:r>
        <w:instrText xml:space="preserve"> ADDIN EN.CITE &lt;EndNote&gt;&lt;Cite&gt;&lt;Author&gt;Jordan&lt;/Author&gt;&lt;Year&gt;2014&lt;/Year&gt;&lt;RecNum&gt;11&lt;/RecNum&gt;&lt;DisplayText&gt;&lt;style face="superscript"&gt;[3]&lt;/style&gt;&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fldChar w:fldCharType="separate"/>
      </w:r>
      <w:r w:rsidRPr="00693969">
        <w:rPr>
          <w:noProof/>
          <w:vertAlign w:val="superscript"/>
        </w:rPr>
        <w:t>[3]</w:t>
      </w:r>
      <w:r>
        <w:fldChar w:fldCharType="end"/>
      </w:r>
      <w:r>
        <w:rPr>
          <w:rFonts w:hint="eastAsia"/>
        </w:rPr>
        <w:t>。</w:t>
      </w:r>
    </w:p>
    <w:bookmarkEnd w:id="2"/>
    <w:p w14:paraId="63B6F361" w14:textId="3D90DF92" w:rsidR="00693969" w:rsidRDefault="00693969">
      <w:r>
        <w:rPr>
          <w:rFonts w:hint="eastAsia"/>
        </w:rPr>
        <w:t>睡眠呼吸暂停综合征是一种全球性的疾病，欧洲亚洲美洲都存在这种病征。</w:t>
      </w:r>
    </w:p>
    <w:p w14:paraId="79DDBF4C" w14:textId="27BB76C4" w:rsidR="00FC409E" w:rsidRDefault="00FC409E">
      <w:r>
        <w:rPr>
          <w:rFonts w:hint="eastAsia"/>
        </w:rPr>
        <w:t>在睡眠多导图中，脑电图（EEG）、左右眼电图（EOG）与颏下肌电图（EMG）用来对患者进行睡眠分期。</w:t>
      </w:r>
    </w:p>
    <w:p w14:paraId="5DC80CA0" w14:textId="0FF0250F" w:rsidR="00F804F7" w:rsidRDefault="005807EE">
      <w:r>
        <w:rPr>
          <w:rFonts w:hint="eastAsia"/>
        </w:rPr>
        <w:t>诊断SAHS的金标准是</w:t>
      </w:r>
      <w:bookmarkStart w:id="3" w:name="_Hlk532915042"/>
      <w:r>
        <w:rPr>
          <w:rFonts w:hint="eastAsia"/>
        </w:rPr>
        <w:t>在实验室中进行测量的睡眠多导图（Polysomnography，PSG）。</w:t>
      </w:r>
      <w:bookmarkStart w:id="4" w:name="_Hlk532915070"/>
      <w:bookmarkEnd w:id="3"/>
      <w:r>
        <w:rPr>
          <w:rFonts w:hint="eastAsia"/>
        </w:rPr>
        <w:t>睡眠呼吸专家根据测量得到的PSG标注出患者的AHI指数</w:t>
      </w:r>
      <w:r w:rsidR="00D05CF1">
        <w:rPr>
          <w:rFonts w:hint="eastAsia"/>
        </w:rPr>
        <w:t>（每小时内发生的apnea、hypopnea事件次数）</w:t>
      </w:r>
      <w:r>
        <w:rPr>
          <w:rFonts w:hint="eastAsia"/>
        </w:rPr>
        <w:t>诊断出患者的SAHS严重程度。</w:t>
      </w:r>
      <w:bookmarkEnd w:id="4"/>
      <w:r w:rsidR="00D05CF1">
        <w:rPr>
          <w:rFonts w:hint="eastAsia"/>
        </w:rPr>
        <w:t>但是PSG存在着几个限制：1.PSG要求患者佩戴昂贵的监测系统在实验室睡眠至少一晚；2.睡眠呼吸专家通过得到的离线数据对患者的SAHS严重程度做出判断，需要花费大量的</w:t>
      </w:r>
      <w:r w:rsidR="00197115">
        <w:rPr>
          <w:rFonts w:hint="eastAsia"/>
        </w:rPr>
        <w:t>时间</w:t>
      </w:r>
      <w:r w:rsidR="00D05CF1">
        <w:rPr>
          <w:rFonts w:hint="eastAsia"/>
        </w:rPr>
        <w:t>与</w:t>
      </w:r>
      <w:r w:rsidR="00791BCA">
        <w:rPr>
          <w:rFonts w:hint="eastAsia"/>
        </w:rPr>
        <w:t>精力</w:t>
      </w:r>
      <w:r w:rsidR="00D05CF1">
        <w:rPr>
          <w:rFonts w:hint="eastAsia"/>
        </w:rPr>
        <w:t>。</w:t>
      </w:r>
      <w:r w:rsidR="00197115">
        <w:rPr>
          <w:rFonts w:hint="eastAsia"/>
        </w:rPr>
        <w:t>所以</w:t>
      </w:r>
      <w:bookmarkStart w:id="5" w:name="_Hlk532915256"/>
      <w:r w:rsidR="00197115">
        <w:rPr>
          <w:rFonts w:hint="eastAsia"/>
        </w:rPr>
        <w:t>近些年来许多学者希望能够从有限的生理信号通道入手以简化甚至替代PSG诊断的过程</w:t>
      </w:r>
      <w:r w:rsidR="00791BCA">
        <w:rPr>
          <w:rFonts w:hint="eastAsia"/>
        </w:rPr>
        <w:t>。</w:t>
      </w:r>
      <w:bookmarkEnd w:id="5"/>
      <w:r w:rsidR="00197115" w:rsidRPr="00791BCA">
        <w:rPr>
          <w:rFonts w:hint="eastAsia"/>
          <w:highlight w:val="yellow"/>
        </w:rPr>
        <w:t>采用的方法主要分为两种，</w:t>
      </w:r>
      <w:bookmarkStart w:id="6" w:name="_Hlk532916213"/>
      <w:bookmarkStart w:id="7" w:name="_GoBack"/>
      <w:r w:rsidR="00197115" w:rsidRPr="00791BCA">
        <w:rPr>
          <w:rFonts w:hint="eastAsia"/>
          <w:highlight w:val="yellow"/>
        </w:rPr>
        <w:t>一种是基于事件的检测方法</w:t>
      </w:r>
      <w:r w:rsidR="005F36DE" w:rsidRPr="00791BCA">
        <w:rPr>
          <w:highlight w:val="yellow"/>
        </w:rPr>
        <w:fldChar w:fldCharType="begin">
          <w:fldData xml:space="preserve">PEVuZE5vdGU+PENpdGU+PEF1dGhvcj5DaG9pPC9BdXRob3I+PFllYXI+MjAxODwvWWVhcj48UmVj
TnVtPjI8L1JlY051bT48RGlzcGxheVRleHQ+PHN0eWxlIGZhY2U9InN1cGVyc2NyaXB0Ij5bNC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KdW5nPC9BdXRob3I+PFllYXI+MjAxODwvWWVhcj48UmVjTnVtPjU8L1JlY051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==
</w:fldData>
        </w:fldChar>
      </w:r>
      <w:r w:rsidR="00F40B7E" w:rsidRPr="00791BCA">
        <w:rPr>
          <w:highlight w:val="yellow"/>
        </w:rPr>
        <w:instrText xml:space="preserve"> ADDIN EN.CITE </w:instrText>
      </w:r>
      <w:r w:rsidR="00F40B7E" w:rsidRPr="00791BCA">
        <w:rPr>
          <w:highlight w:val="yellow"/>
        </w:rPr>
        <w:fldChar w:fldCharType="begin">
          <w:fldData xml:space="preserve">PEVuZE5vdGU+PENpdGU+PEF1dGhvcj5DaG9pPC9BdXRob3I+PFllYXI+MjAxODwvWWVhcj48UmVj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KdW5nPC9BdXRob3I+PFllYXI+MjAxODwvWWVhcj48UmVjTnVtPjU8L1JlY051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==
</w:fldData>
        </w:fldChar>
      </w:r>
      <w:r w:rsidR="00F40B7E" w:rsidRPr="00791BCA">
        <w:rPr>
          <w:highlight w:val="yellow"/>
        </w:rPr>
        <w:instrText xml:space="preserve"> ADDIN EN.CITE.DATA </w:instrText>
      </w:r>
      <w:r w:rsidR="00F40B7E" w:rsidRPr="00791BCA">
        <w:rPr>
          <w:highlight w:val="yellow"/>
        </w:rPr>
      </w:r>
      <w:r w:rsidR="00F40B7E" w:rsidRPr="00791BCA">
        <w:rPr>
          <w:highlight w:val="yellow"/>
        </w:rPr>
        <w:fldChar w:fldCharType="end"/>
      </w:r>
      <w:r w:rsidR="005F36DE" w:rsidRPr="00791BCA">
        <w:rPr>
          <w:highlight w:val="yellow"/>
        </w:rPr>
      </w:r>
      <w:r w:rsidR="005F36DE" w:rsidRPr="00791BCA">
        <w:rPr>
          <w:highlight w:val="yellow"/>
        </w:rPr>
        <w:fldChar w:fldCharType="separate"/>
      </w:r>
      <w:r w:rsidR="00F40B7E" w:rsidRPr="00791BCA">
        <w:rPr>
          <w:noProof/>
          <w:highlight w:val="yellow"/>
          <w:vertAlign w:val="superscript"/>
        </w:rPr>
        <w:t>[4-10]</w:t>
      </w:r>
      <w:r w:rsidR="005F36DE" w:rsidRPr="00791BCA">
        <w:rPr>
          <w:highlight w:val="yellow"/>
        </w:rPr>
        <w:fldChar w:fldCharType="end"/>
      </w:r>
      <w:r w:rsidR="00197115" w:rsidRPr="00791BCA">
        <w:rPr>
          <w:rFonts w:hint="eastAsia"/>
          <w:highlight w:val="yellow"/>
        </w:rPr>
        <w:t>，一种是基于整体信号特征的检测方法</w:t>
      </w:r>
      <w:r w:rsidR="005F36DE" w:rsidRPr="00791BCA">
        <w:rPr>
          <w:highlight w:val="yellow"/>
        </w:rPr>
        <w:fldChar w:fldCharType="begin">
          <w:fldData xml:space="preserve">PEVuZE5vdGU+PENpdGU+PEF1dGhvcj5HdXRpZXJyZXotVG9iYWw8L0F1dGhvcj48WWVhcj4yMDE2
PC9ZZWFyPjxSZWNOdW0+NjwvUmVjTnVtPjxEaXNwbGF5VGV4dD48c3R5bGUgZmFjZT0ic3VwZXJz
Y3JpcHQiPlsxMS0xNl08L3N0eWxlPjwvRGlzcGxheVRleHQ+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p1bmc8L0F1dGhvcj48WWVhcj4yMDE3PC9ZZWFyPjxSZWNOdW0+MTY8L1JlY051bT48cmVj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</w:fldData>
        </w:fldChar>
      </w:r>
      <w:r w:rsidR="00CA01DB" w:rsidRPr="00791BCA">
        <w:rPr>
          <w:highlight w:val="yellow"/>
        </w:rPr>
        <w:instrText xml:space="preserve"> ADDIN EN.CITE </w:instrText>
      </w:r>
      <w:r w:rsidR="00CA01DB" w:rsidRPr="00791BCA">
        <w:rPr>
          <w:highlight w:val="yellow"/>
        </w:rPr>
        <w:fldChar w:fldCharType="begin">
          <w:fldData xml:space="preserve">PEVuZE5vdGU+PENpdGU+PEF1dGhvcj5HdXRpZXJyZXotVG9iYWw8L0F1dGhvcj48WWVhcj4yMDE2
PC9ZZWFyPjxSZWNOdW0+NjwvUmVjTnVtPjxEaXNwbGF5VGV4dD48c3R5bGUgZmFjZT0ic3VwZXJz
Y3JpcHQiPlsxMS0xNl08L3N0eWxlPjwvRGlzcGxheVRleHQ+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p1bmc8L0F1dGhvcj48WWVhcj4yMDE3PC9ZZWFyPjxSZWNOdW0+MTY8L1JlY051bT48cmVj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</w:fldData>
        </w:fldChar>
      </w:r>
      <w:r w:rsidR="00CA01DB" w:rsidRPr="00791BCA">
        <w:rPr>
          <w:highlight w:val="yellow"/>
        </w:rPr>
        <w:instrText xml:space="preserve"> ADDIN EN.CITE.DATA </w:instrText>
      </w:r>
      <w:r w:rsidR="00CA01DB" w:rsidRPr="00791BCA">
        <w:rPr>
          <w:highlight w:val="yellow"/>
        </w:rPr>
      </w:r>
      <w:r w:rsidR="00CA01DB" w:rsidRPr="00791BCA">
        <w:rPr>
          <w:highlight w:val="yellow"/>
        </w:rPr>
        <w:fldChar w:fldCharType="end"/>
      </w:r>
      <w:r w:rsidR="005F36DE" w:rsidRPr="00791BCA">
        <w:rPr>
          <w:highlight w:val="yellow"/>
        </w:rPr>
      </w:r>
      <w:r w:rsidR="005F36DE" w:rsidRPr="00791BCA">
        <w:rPr>
          <w:highlight w:val="yellow"/>
        </w:rPr>
        <w:fldChar w:fldCharType="separate"/>
      </w:r>
      <w:r w:rsidR="00CA01DB" w:rsidRPr="00791BCA">
        <w:rPr>
          <w:noProof/>
          <w:highlight w:val="yellow"/>
          <w:vertAlign w:val="superscript"/>
        </w:rPr>
        <w:t>[11-16]</w:t>
      </w:r>
      <w:r w:rsidR="005F36DE" w:rsidRPr="00791BCA">
        <w:rPr>
          <w:highlight w:val="yellow"/>
        </w:rPr>
        <w:fldChar w:fldCharType="end"/>
      </w:r>
      <w:r w:rsidR="00197115" w:rsidRPr="00791BCA">
        <w:rPr>
          <w:rFonts w:hint="eastAsia"/>
          <w:highlight w:val="yellow"/>
        </w:rPr>
        <w:t>。</w:t>
      </w:r>
      <w:bookmarkStart w:id="8" w:name="_Hlk532915307"/>
      <w:bookmarkEnd w:id="6"/>
      <w:bookmarkEnd w:id="7"/>
      <w:r w:rsidR="00E45456">
        <w:rPr>
          <w:rFonts w:hint="eastAsia"/>
        </w:rPr>
        <w:t>最先被用来诊断SAHS的</w:t>
      </w:r>
      <w:r w:rsidR="00CA01DB">
        <w:rPr>
          <w:rFonts w:hint="eastAsia"/>
        </w:rPr>
        <w:t>是ECG信号，McNames等人发现ECG信号中的心率、S波复制等特征与SAHS相关</w:t>
      </w:r>
      <w:r w:rsidR="00EB2728">
        <w:fldChar w:fldCharType="begin"/>
      </w:r>
      <w:r w:rsidR="00EB2728">
        <w:instrText xml:space="preserve"> ADDIN EN.CITE &lt;EndNote&gt;&lt;Cite&gt;&lt;Author&gt;McNames&lt;/Author&gt;&lt;Year&gt;2000&lt;/Year&gt;&lt;RecNum&gt;20&lt;/RecNum&gt;&lt;DisplayText&gt;&lt;style face="superscript"&gt;[16]&lt;/style&gt;&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EB2728">
        <w:fldChar w:fldCharType="separate"/>
      </w:r>
      <w:r w:rsidR="00EB2728" w:rsidRPr="00EB2728">
        <w:rPr>
          <w:noProof/>
          <w:vertAlign w:val="superscript"/>
        </w:rPr>
        <w:t>[16]</w:t>
      </w:r>
      <w:r w:rsidR="00EB2728">
        <w:fldChar w:fldCharType="end"/>
      </w:r>
      <w:r w:rsidR="00EB2728">
        <w:rPr>
          <w:rFonts w:hint="eastAsia"/>
        </w:rPr>
        <w:t>。Oguzhan等人使用K近邻方法（K-Near-Neighbor，KNN）对从ECG信号中提取得到的心率变异性等特征进行分类从而实现对SAHS患者的预测</w:t>
      </w:r>
      <w:r w:rsidR="00EB2728">
        <w:fldChar w:fldCharType="begin"/>
      </w:r>
      <w:r w:rsidR="00EB2728">
        <w:instrText xml:space="preserve"> ADDIN EN.CITE &lt;EndNote&gt;&lt;Cite&gt;&lt;Author&gt;Timus&lt;/Author&gt;&lt;Year&gt;2017&lt;/Year&gt;&lt;RecNum&gt;18&lt;/RecNum&gt;&lt;DisplayText&gt;&lt;style face="superscript"&gt;[14]&lt;/style&gt;&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EB2728">
        <w:fldChar w:fldCharType="separate"/>
      </w:r>
      <w:r w:rsidR="00EB2728" w:rsidRPr="00EB2728">
        <w:rPr>
          <w:noProof/>
          <w:vertAlign w:val="superscript"/>
        </w:rPr>
        <w:t>[14]</w:t>
      </w:r>
      <w:r w:rsidR="00EB2728">
        <w:fldChar w:fldCharType="end"/>
      </w:r>
      <w:r w:rsidR="00EB2728">
        <w:rPr>
          <w:rFonts w:hint="eastAsia"/>
        </w:rPr>
        <w:t>。Bsoul</w:t>
      </w:r>
      <w:r w:rsidR="00791BCA">
        <w:rPr>
          <w:rFonts w:hint="eastAsia"/>
        </w:rPr>
        <w:t>等人通过将ECG信号切割成一分钟的片段</w:t>
      </w:r>
      <w:r w:rsidR="00EB2728">
        <w:rPr>
          <w:rFonts w:hint="eastAsia"/>
        </w:rPr>
        <w:t>使用支持向量机（Support</w:t>
      </w:r>
      <w:r w:rsidR="00EB2728">
        <w:t xml:space="preserve"> </w:t>
      </w:r>
      <w:r w:rsidR="00EB2728">
        <w:rPr>
          <w:rFonts w:hint="eastAsia"/>
        </w:rPr>
        <w:t>Vector</w:t>
      </w:r>
      <w:r w:rsidR="00EB2728">
        <w:t xml:space="preserve"> </w:t>
      </w:r>
      <w:r w:rsidR="00EB2728">
        <w:rPr>
          <w:rFonts w:hint="eastAsia"/>
        </w:rPr>
        <w:t>Machine，SVM）的方法实现对SAHS的实时诊断</w:t>
      </w:r>
      <w:r w:rsidR="00EB2728">
        <w:fldChar w:fldCharType="begin"/>
      </w:r>
      <w:r w:rsidR="00EB2728">
        <w:instrText xml:space="preserve"> ADDIN EN.CITE &lt;EndNote&gt;&lt;Cite&gt;&lt;Author&gt;Bsoul&lt;/Author&gt;&lt;Year&gt;2011&lt;/Year&gt;&lt;RecNum&gt;14&lt;/RecNum&gt;&lt;DisplayText&gt;&lt;style face="superscript"&gt;[7]&lt;/style&gt;&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EB2728">
        <w:fldChar w:fldCharType="separate"/>
      </w:r>
      <w:r w:rsidR="00EB2728" w:rsidRPr="00EB2728">
        <w:rPr>
          <w:noProof/>
          <w:vertAlign w:val="superscript"/>
        </w:rPr>
        <w:t>[7]</w:t>
      </w:r>
      <w:r w:rsidR="00EB2728">
        <w:fldChar w:fldCharType="end"/>
      </w:r>
      <w:r w:rsidR="00EB2728">
        <w:rPr>
          <w:rFonts w:hint="eastAsia"/>
        </w:rPr>
        <w:t>。</w:t>
      </w:r>
      <w:bookmarkEnd w:id="8"/>
      <w:r w:rsidR="00EB2728">
        <w:rPr>
          <w:rFonts w:hint="eastAsia"/>
        </w:rPr>
        <w:t>同时在近些年一些研究</w:t>
      </w:r>
      <w:bookmarkStart w:id="9" w:name="_Hlk532915397"/>
      <w:r w:rsidR="00EB2728">
        <w:rPr>
          <w:rFonts w:hint="eastAsia"/>
        </w:rPr>
        <w:t>采用与SAHS更加直接相关的口鼻流量信号与血氧信号对SAHS进行诊断。</w:t>
      </w:r>
      <w:bookmarkStart w:id="10" w:name="_Hlk532916142"/>
      <w:bookmarkEnd w:id="9"/>
      <w:r w:rsidR="00EB2728">
        <w:rPr>
          <w:rFonts w:hint="eastAsia"/>
        </w:rPr>
        <w:t>比如Gutierrez等人使用AdaBoost的方法基于单通道流量信号的特征实现对SAHS严重程度的诊断</w:t>
      </w:r>
      <w:r w:rsidR="00EB2728">
        <w:fldChar w:fldCharType="begin">
          <w:fldData xml:space="preserve">PEVuZE5vdGU+PENpdGU+PEF1dGhvcj5HdXRpZXJyZXotVG9iYWw8L0F1dGhvcj48WWVhcj4yMDE2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</w:fldData>
        </w:fldChar>
      </w:r>
      <w:r w:rsidR="00EB2728">
        <w:instrText xml:space="preserve"> ADDIN EN.CITE </w:instrText>
      </w:r>
      <w:r w:rsidR="00EB2728">
        <w:fldChar w:fldCharType="begin">
          <w:fldData xml:space="preserve">PEVuZE5vdGU+PENpdGU+PEF1dGhvcj5HdXRpZXJyZXotVG9iYWw8L0F1dGhvcj48WWVhcj4yMDE2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</w:fldData>
        </w:fldChar>
      </w:r>
      <w:r w:rsidR="00EB2728">
        <w:instrText xml:space="preserve"> ADDIN EN.CITE.DATA </w:instrText>
      </w:r>
      <w:r w:rsidR="00EB2728">
        <w:fldChar w:fldCharType="end"/>
      </w:r>
      <w:r w:rsidR="00EB2728">
        <w:fldChar w:fldCharType="separate"/>
      </w:r>
      <w:r w:rsidR="00EB2728" w:rsidRPr="00EB2728">
        <w:rPr>
          <w:noProof/>
          <w:vertAlign w:val="superscript"/>
        </w:rPr>
        <w:t>[11]</w:t>
      </w:r>
      <w:r w:rsidR="00EB2728">
        <w:fldChar w:fldCharType="end"/>
      </w:r>
      <w:r w:rsidR="00EB2728">
        <w:rPr>
          <w:rFonts w:hint="eastAsia"/>
        </w:rPr>
        <w:t>。B.</w:t>
      </w:r>
      <w:r w:rsidR="00EB2728">
        <w:t>Xie</w:t>
      </w:r>
      <w:r w:rsidR="00EB2728">
        <w:rPr>
          <w:rFonts w:hint="eastAsia"/>
        </w:rPr>
        <w:t>等人使用分类器组合的方法基于ECG与血氧的双通道信号特征集合实现了对SAHS的实时判断</w:t>
      </w:r>
      <w:r w:rsidR="00EB2728">
        <w:fldChar w:fldCharType="begin">
          <w:fldData xml:space="preserve">PEVuZE5vdGU+PENpdGU+PEF1dGhvcj5YaWU8L0F1dGhvcj48WWVhcj4yMDEyPC9ZZWFyPjxSZWNO
dW0+MTwvUmVjTnVtPjxEaXNwbGF5VGV4dD48c3R5bGUgZmFjZT0ic3VwZXJzY3JpcHQiPls2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B2728">
        <w:instrText xml:space="preserve"> ADDIN EN.CITE </w:instrText>
      </w:r>
      <w:r w:rsidR="00EB2728">
        <w:fldChar w:fldCharType="begin">
          <w:fldData xml:space="preserve">PEVuZE5vdGU+PENpdGU+PEF1dGhvcj5YaWU8L0F1dGhvcj48WWVhcj4yMDEyPC9ZZWFyPjxSZWNO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</w:fldData>
        </w:fldChar>
      </w:r>
      <w:r w:rsidR="00EB2728">
        <w:instrText xml:space="preserve"> ADDIN EN.CITE.DATA </w:instrText>
      </w:r>
      <w:r w:rsidR="00EB2728">
        <w:fldChar w:fldCharType="end"/>
      </w:r>
      <w:r w:rsidR="00EB2728">
        <w:fldChar w:fldCharType="separate"/>
      </w:r>
      <w:r w:rsidR="00EB2728" w:rsidRPr="00EB2728">
        <w:rPr>
          <w:noProof/>
          <w:vertAlign w:val="superscript"/>
        </w:rPr>
        <w:t>[6]</w:t>
      </w:r>
      <w:r w:rsidR="00EB2728">
        <w:fldChar w:fldCharType="end"/>
      </w:r>
      <w:r w:rsidR="00EB2728">
        <w:rPr>
          <w:rFonts w:hint="eastAsia"/>
        </w:rPr>
        <w:t>。</w:t>
      </w:r>
      <w:r w:rsidR="00AA71E2">
        <w:rPr>
          <w:rFonts w:hint="eastAsia"/>
        </w:rPr>
        <w:t>最近两年</w:t>
      </w:r>
      <w:r w:rsidR="00AA71E2" w:rsidRPr="00AA71E2">
        <w:t>Choi, S. H.</w:t>
      </w:r>
      <w:r w:rsidR="00AA71E2">
        <w:rPr>
          <w:rFonts w:hint="eastAsia"/>
        </w:rPr>
        <w:t>等人使用卷积神经网络的方法基于单通道口鼻压力信号一方面实现了对SAHS事件的高分辨率实时检测，另一方面还可以实现对SAHS严重程度的诊断</w:t>
      </w:r>
      <w:r w:rsidR="00AA71E2">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AA71E2">
        <w:instrText xml:space="preserve"> ADDIN EN.CITE </w:instrText>
      </w:r>
      <w:r w:rsidR="00AA71E2">
        <w:fldChar w:fldCharType="begin">
          <w:fldData xml:space="preserve">PEVuZE5vdGU+PENpdGU+PEF1dGhvcj5DaG9pPC9BdXRob3I+PFllYXI+MjAxODwvWWVhcj48UmVj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</w:fldData>
        </w:fldChar>
      </w:r>
      <w:r w:rsidR="00AA71E2">
        <w:instrText xml:space="preserve"> ADDIN EN.CITE.DATA </w:instrText>
      </w:r>
      <w:r w:rsidR="00AA71E2">
        <w:fldChar w:fldCharType="end"/>
      </w:r>
      <w:r w:rsidR="00AA71E2">
        <w:fldChar w:fldCharType="separate"/>
      </w:r>
      <w:r w:rsidR="00AA71E2" w:rsidRPr="00AA71E2">
        <w:rPr>
          <w:noProof/>
          <w:vertAlign w:val="superscript"/>
        </w:rPr>
        <w:t>[4]</w:t>
      </w:r>
      <w:r w:rsidR="00AA71E2">
        <w:fldChar w:fldCharType="end"/>
      </w:r>
      <w:r w:rsidR="00AA71E2">
        <w:rPr>
          <w:rFonts w:hint="eastAsia"/>
        </w:rPr>
        <w:t>。</w:t>
      </w:r>
      <w:bookmarkEnd w:id="10"/>
      <w:r w:rsidR="0047643D" w:rsidRPr="0047643D">
        <w:t>Jung, D. W.</w:t>
      </w:r>
      <w:r w:rsidR="0047643D">
        <w:rPr>
          <w:rFonts w:hint="eastAsia"/>
        </w:rPr>
        <w:t>等人使用基于规则的回归模型基于血氧的形态学特征实现对SAHS的实时检测与严重程度的诊断</w:t>
      </w:r>
      <w:r w:rsidR="0047643D">
        <w:fldChar w:fldCharType="begin">
          <w:fldData xml:space="preserve">PEVuZE5vdGU+PENpdGU+PEF1dGhvcj5KdW5nPC9BdXRob3I+PFllYXI+MjAxODwvWWVhcj48UmVj
TnVtPjU8L1JlY051bT48RGlzcGxheVRleHQ+PHN0eWxlIGZhY2U9InN1cGVyc2NyaXB0Ij5bNV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47643D">
        <w:instrText xml:space="preserve"> ADDIN EN.CITE </w:instrText>
      </w:r>
      <w:r w:rsidR="0047643D">
        <w:fldChar w:fldCharType="begin">
          <w:fldData xml:space="preserve">PEVuZE5vdGU+PENpdGU+PEF1dGhvcj5KdW5nPC9BdXRob3I+PFllYXI+MjAxODwvWWVhcj48UmVj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</w:fldData>
        </w:fldChar>
      </w:r>
      <w:r w:rsidR="0047643D">
        <w:instrText xml:space="preserve"> ADDIN EN.CITE.DATA </w:instrText>
      </w:r>
      <w:r w:rsidR="0047643D">
        <w:fldChar w:fldCharType="end"/>
      </w:r>
      <w:r w:rsidR="0047643D">
        <w:fldChar w:fldCharType="separate"/>
      </w:r>
      <w:r w:rsidR="0047643D" w:rsidRPr="0047643D">
        <w:rPr>
          <w:noProof/>
          <w:vertAlign w:val="superscript"/>
        </w:rPr>
        <w:t>[5]</w:t>
      </w:r>
      <w:r w:rsidR="0047643D">
        <w:fldChar w:fldCharType="end"/>
      </w:r>
      <w:r w:rsidR="0047643D">
        <w:rPr>
          <w:rFonts w:hint="eastAsia"/>
        </w:rPr>
        <w:t>。</w:t>
      </w:r>
      <w:bookmarkStart w:id="11" w:name="_Hlk532916172"/>
      <w:r w:rsidR="0047643D">
        <w:rPr>
          <w:rFonts w:hint="eastAsia"/>
        </w:rPr>
        <w:t>以上两种方法中使用信号整体特征实现对SAHS诊断的方法不能够提供相关SAHS事件的时间信息，在临床诊断中可能会带来不便；基于事件检测的SAHS诊断方法目前来说使用卷积神经网络可以达到较高的分辨率与准确度，但是需要注意的是一方面卷积神经网络缺乏解释性，可能会在临床诊断中带来困扰，另外一方面需要大量的样本数据进行训练同时计算量巨大</w:t>
      </w:r>
      <w:r w:rsidR="00060551">
        <w:rPr>
          <w:rFonts w:hint="eastAsia"/>
        </w:rPr>
        <w:t>，可能会给临床应用带来不便。所以我们希望探索具有较强解释性的决策树的方法在SAHS诊断中的可行性，在实现中为了解决切割窗口选择的问题采用了级联分类器的设计，选用的信号为口鼻流量信号与血氧信号，口鼻流量信号可以弥补血氧信号延后的问题，而血氧信号可以为口鼻流量信号提供更多的参考信息，两者的组合具有更高的抗干扰性。</w:t>
      </w:r>
    </w:p>
    <w:bookmarkEnd w:id="11"/>
    <w:p w14:paraId="214A610C" w14:textId="77777777" w:rsidR="0047643D" w:rsidRPr="0047643D" w:rsidRDefault="00015905" w:rsidP="0047643D">
      <w:pPr>
        <w:pStyle w:val="EndNoteBibliography"/>
        <w:ind w:left="720" w:hanging="720"/>
      </w:pPr>
      <w:r>
        <w:fldChar w:fldCharType="begin"/>
      </w:r>
      <w:r>
        <w:instrText xml:space="preserve"> ADDIN EN.REFLIST </w:instrText>
      </w:r>
      <w:r>
        <w:fldChar w:fldCharType="separate"/>
      </w:r>
      <w:r w:rsidR="0047643D" w:rsidRPr="0047643D">
        <w:t>[1]</w:t>
      </w:r>
      <w:r w:rsidR="0047643D" w:rsidRPr="0047643D">
        <w:tab/>
        <w:t>W. W. Flemons</w:t>
      </w:r>
      <w:r w:rsidR="0047643D" w:rsidRPr="0047643D">
        <w:rPr>
          <w:i/>
        </w:rPr>
        <w:t xml:space="preserve"> et al.</w:t>
      </w:r>
      <w:r w:rsidR="0047643D" w:rsidRPr="0047643D">
        <w:t xml:space="preserve">, "Sleep-related breathing disorders in adults: Recommendations for syndrome definition and measurement techniques in clinical research," (in English), </w:t>
      </w:r>
      <w:r w:rsidR="0047643D" w:rsidRPr="0047643D">
        <w:rPr>
          <w:i/>
        </w:rPr>
        <w:t xml:space="preserve">Sleep, </w:t>
      </w:r>
      <w:r w:rsidR="0047643D" w:rsidRPr="0047643D">
        <w:t>Review vol. 22, no. 5, pp. 667-689, Aug 1999.</w:t>
      </w:r>
    </w:p>
    <w:p w14:paraId="414D39E8" w14:textId="77777777" w:rsidR="0047643D" w:rsidRPr="0047643D" w:rsidRDefault="0047643D" w:rsidP="0047643D">
      <w:pPr>
        <w:pStyle w:val="EndNoteBibliography"/>
        <w:ind w:left="720" w:hanging="720"/>
      </w:pPr>
      <w:r w:rsidRPr="0047643D">
        <w:t>[2]</w:t>
      </w:r>
      <w:r w:rsidRPr="0047643D">
        <w:tab/>
        <w:t xml:space="preserve">T. Young, M. Palta, J. Dempsey, J. Skatrud, S. Weber, and S. Badr, "The occurrence of sleep-disordered breathing among middle-aged adults," </w:t>
      </w:r>
      <w:r w:rsidRPr="0047643D">
        <w:rPr>
          <w:i/>
        </w:rPr>
        <w:t xml:space="preserve">The New England journal of medicine, </w:t>
      </w:r>
      <w:r w:rsidRPr="0047643D">
        <w:t>vol. 328, no. 17, pp. 1230-5, 1993-Apr-29 1993.</w:t>
      </w:r>
    </w:p>
    <w:p w14:paraId="29E31D29" w14:textId="77777777" w:rsidR="0047643D" w:rsidRPr="0047643D" w:rsidRDefault="0047643D" w:rsidP="0047643D">
      <w:pPr>
        <w:pStyle w:val="EndNoteBibliography"/>
        <w:ind w:left="720" w:hanging="720"/>
      </w:pPr>
      <w:r w:rsidRPr="0047643D">
        <w:t>[3]</w:t>
      </w:r>
      <w:r w:rsidRPr="0047643D">
        <w:tab/>
        <w:t xml:space="preserve">A. S. Jordan, D. G. McSharry, and A. Malhotra, "Adult obstructive sleep apnoea," </w:t>
      </w:r>
      <w:r w:rsidRPr="0047643D">
        <w:rPr>
          <w:i/>
        </w:rPr>
        <w:t xml:space="preserve">Lancet, </w:t>
      </w:r>
      <w:r w:rsidRPr="0047643D">
        <w:lastRenderedPageBreak/>
        <w:t>vol. 383, no. 9918, pp. 736-747, Feb 22 2014.</w:t>
      </w:r>
    </w:p>
    <w:p w14:paraId="25017032" w14:textId="77777777" w:rsidR="0047643D" w:rsidRPr="0047643D" w:rsidRDefault="0047643D" w:rsidP="0047643D">
      <w:pPr>
        <w:pStyle w:val="EndNoteBibliography"/>
        <w:ind w:left="720" w:hanging="720"/>
      </w:pPr>
      <w:r w:rsidRPr="0047643D">
        <w:t>[4]</w:t>
      </w:r>
      <w:r w:rsidRPr="0047643D">
        <w:tab/>
        <w:t>S. H. Choi</w:t>
      </w:r>
      <w:r w:rsidRPr="0047643D">
        <w:rPr>
          <w:i/>
        </w:rPr>
        <w:t xml:space="preserve"> et al.</w:t>
      </w:r>
      <w:r w:rsidRPr="0047643D">
        <w:t xml:space="preserve">, "Real-time apnea-hypopnea event detection during sleep by convolutional neural networks," </w:t>
      </w:r>
      <w:r w:rsidRPr="0047643D">
        <w:rPr>
          <w:i/>
        </w:rPr>
        <w:t xml:space="preserve">Computers in Biology and Medicine, </w:t>
      </w:r>
      <w:r w:rsidRPr="0047643D">
        <w:t>vol. 100, pp. 123-131, 2018/09/01/ 2018.</w:t>
      </w:r>
    </w:p>
    <w:p w14:paraId="216681A9" w14:textId="77777777" w:rsidR="0047643D" w:rsidRPr="0047643D" w:rsidRDefault="0047643D" w:rsidP="0047643D">
      <w:pPr>
        <w:pStyle w:val="EndNoteBibliography"/>
        <w:ind w:left="720" w:hanging="720"/>
      </w:pPr>
      <w:r w:rsidRPr="0047643D">
        <w:t>[5]</w:t>
      </w:r>
      <w:r w:rsidRPr="0047643D">
        <w:tab/>
        <w:t>D. W. Jung</w:t>
      </w:r>
      <w:r w:rsidRPr="0047643D">
        <w:rPr>
          <w:i/>
        </w:rPr>
        <w:t xml:space="preserve"> et al.</w:t>
      </w:r>
      <w:r w:rsidRPr="0047643D">
        <w:t xml:space="preserve">, "Real-Time Automatic Apneic Event Detection Using Nocturnal Pulse Oximetry," (in English), </w:t>
      </w:r>
      <w:r w:rsidRPr="0047643D">
        <w:rPr>
          <w:i/>
        </w:rPr>
        <w:t xml:space="preserve">Ieee Transactions on Biomedical Engineering, </w:t>
      </w:r>
      <w:r w:rsidRPr="0047643D">
        <w:t>Article vol. 65, no. 3, pp. 706-712, Mar 2018.</w:t>
      </w:r>
    </w:p>
    <w:p w14:paraId="39328293" w14:textId="77777777" w:rsidR="0047643D" w:rsidRPr="0047643D" w:rsidRDefault="0047643D" w:rsidP="0047643D">
      <w:pPr>
        <w:pStyle w:val="EndNoteBibliography"/>
        <w:ind w:left="720" w:hanging="720"/>
      </w:pPr>
      <w:r w:rsidRPr="0047643D">
        <w:t>[6]</w:t>
      </w:r>
      <w:r w:rsidRPr="0047643D">
        <w:tab/>
        <w:t xml:space="preserve">B. Xie and H. Minn, "Real-Time Sleep Apnea Detection by Classifier Combination," </w:t>
      </w:r>
      <w:r w:rsidRPr="0047643D">
        <w:rPr>
          <w:i/>
        </w:rPr>
        <w:t xml:space="preserve">IEEE Transactions on Information Technology in Biomedicine, </w:t>
      </w:r>
      <w:r w:rsidRPr="0047643D">
        <w:t>vol. 16, no. 3, pp. 469-477, 2012.</w:t>
      </w:r>
    </w:p>
    <w:p w14:paraId="33BF847B" w14:textId="77777777" w:rsidR="0047643D" w:rsidRPr="0047643D" w:rsidRDefault="0047643D" w:rsidP="0047643D">
      <w:pPr>
        <w:pStyle w:val="EndNoteBibliography"/>
        <w:ind w:left="720" w:hanging="720"/>
      </w:pPr>
      <w:r w:rsidRPr="0047643D">
        <w:t>[7]</w:t>
      </w:r>
      <w:r w:rsidRPr="0047643D">
        <w:tab/>
        <w:t xml:space="preserve">M. Bsoul, H. Minn, and L. Tamil, "Apnea MedAssist: Real-time Sleep Apnea Monitor Using Single-Lead ECG," </w:t>
      </w:r>
      <w:r w:rsidRPr="0047643D">
        <w:rPr>
          <w:i/>
        </w:rPr>
        <w:t xml:space="preserve">Ieee Transactions on Information Technology in Biomedicine, </w:t>
      </w:r>
      <w:r w:rsidRPr="0047643D">
        <w:t>vol. 15, no. 3, pp. 416-427, May 2011.</w:t>
      </w:r>
    </w:p>
    <w:p w14:paraId="2C7B20A7" w14:textId="77777777" w:rsidR="0047643D" w:rsidRPr="0047643D" w:rsidRDefault="0047643D" w:rsidP="0047643D">
      <w:pPr>
        <w:pStyle w:val="EndNoteBibliography"/>
        <w:ind w:left="720" w:hanging="720"/>
      </w:pPr>
      <w:r w:rsidRPr="0047643D">
        <w:t>[8]</w:t>
      </w:r>
      <w:r w:rsidRPr="0047643D">
        <w:tab/>
        <w:t xml:space="preserve">H. Lee, J. Park, H. Kim, and K.-J. Lee, "New Rule-Based Algorithm for Real-Time Detecting Sleep Apnea and Hypopnea Events Using a Nasal Pressure Signal," </w:t>
      </w:r>
      <w:r w:rsidRPr="0047643D">
        <w:rPr>
          <w:i/>
        </w:rPr>
        <w:t xml:space="preserve">Journal of Medical Systems, </w:t>
      </w:r>
      <w:r w:rsidRPr="0047643D">
        <w:t>vol. 40, no. 12, Dec 2016, Art. no. 282.</w:t>
      </w:r>
    </w:p>
    <w:p w14:paraId="3BC62AB3" w14:textId="77777777" w:rsidR="0047643D" w:rsidRPr="0047643D" w:rsidRDefault="0047643D" w:rsidP="0047643D">
      <w:pPr>
        <w:pStyle w:val="EndNoteBibliography"/>
        <w:ind w:left="720" w:hanging="720"/>
      </w:pPr>
      <w:r w:rsidRPr="0047643D">
        <w:t>[9]</w:t>
      </w:r>
      <w:r w:rsidRPr="0047643D">
        <w:tab/>
        <w:t xml:space="preserve">W. Huang, B. Guo, Y. Shen, and X. Tang, "A novel method to precisely detect apnea and hypopnea events by airflow and oximetry signals," </w:t>
      </w:r>
      <w:r w:rsidRPr="0047643D">
        <w:rPr>
          <w:i/>
        </w:rPr>
        <w:t xml:space="preserve">Computers in Biology and Medicine, </w:t>
      </w:r>
      <w:r w:rsidRPr="0047643D">
        <w:t>vol. 88, pp. 32-40, Sep 1 2017.</w:t>
      </w:r>
    </w:p>
    <w:p w14:paraId="720EEEF3" w14:textId="77777777" w:rsidR="0047643D" w:rsidRPr="0047643D" w:rsidRDefault="0047643D" w:rsidP="0047643D">
      <w:pPr>
        <w:pStyle w:val="EndNoteBibliography"/>
        <w:ind w:left="720" w:hanging="720"/>
      </w:pPr>
      <w:r w:rsidRPr="0047643D">
        <w:t>[10]</w:t>
      </w:r>
      <w:r w:rsidRPr="0047643D">
        <w:tab/>
        <w:t xml:space="preserve">N. Hoa Dinh, B. A. Wilkins, Q. Cheng, and B. A. Benjamin, "An Online Sleep Apnea Detection Method Based on Recurrence Quantification Analysis," </w:t>
      </w:r>
      <w:r w:rsidRPr="0047643D">
        <w:rPr>
          <w:i/>
        </w:rPr>
        <w:t xml:space="preserve">Ieee Journal of Biomedical and Health Informatics, </w:t>
      </w:r>
      <w:r w:rsidRPr="0047643D">
        <w:t>vol. 18, no. 4, pp. 1285-1293, Jul 2014.</w:t>
      </w:r>
    </w:p>
    <w:p w14:paraId="443B080E" w14:textId="77777777" w:rsidR="0047643D" w:rsidRPr="0047643D" w:rsidRDefault="0047643D" w:rsidP="0047643D">
      <w:pPr>
        <w:pStyle w:val="EndNoteBibliography"/>
        <w:ind w:left="720" w:hanging="720"/>
      </w:pPr>
      <w:r w:rsidRPr="0047643D">
        <w:t>[11]</w:t>
      </w:r>
      <w:r w:rsidRPr="0047643D">
        <w:tab/>
        <w:t xml:space="preserve">G. C. Gutierrez-Tobal, D. Alvarez, F. del Campo, and R. Hornero, "Utility of AdaBoost to Detect Sleep Apnea-Hypopnea Syndrome From Single-Channel Airflow," (in English), </w:t>
      </w:r>
      <w:r w:rsidRPr="0047643D">
        <w:rPr>
          <w:i/>
        </w:rPr>
        <w:t xml:space="preserve">Ieee Transactions on Biomedical Engineering, </w:t>
      </w:r>
      <w:r w:rsidRPr="0047643D">
        <w:t>Article vol. 63, no. 3, pp. 636-646, Mar 2016.</w:t>
      </w:r>
    </w:p>
    <w:p w14:paraId="1D223B74" w14:textId="77777777" w:rsidR="0047643D" w:rsidRPr="0047643D" w:rsidRDefault="0047643D" w:rsidP="0047643D">
      <w:pPr>
        <w:pStyle w:val="EndNoteBibliography"/>
        <w:ind w:left="720" w:hanging="720"/>
      </w:pPr>
      <w:r w:rsidRPr="0047643D">
        <w:t>[12]</w:t>
      </w:r>
      <w:r w:rsidRPr="0047643D">
        <w:tab/>
        <w:t xml:space="preserve">D. W. Jung, S. H. Hwang, Y. J. Lee, D.-U. Jeong, and K. S. Park, "Apnea-Hypopnea Index Prediction Using Electrocardiogram Acquired During the Sleep-Onset Period," </w:t>
      </w:r>
      <w:r w:rsidRPr="0047643D">
        <w:rPr>
          <w:i/>
        </w:rPr>
        <w:t xml:space="preserve">Ieee Transactions on Biomedical Engineering, </w:t>
      </w:r>
      <w:r w:rsidRPr="0047643D">
        <w:t>vol. 64, no. 2, pp. 295-301, Feb 2017.</w:t>
      </w:r>
    </w:p>
    <w:p w14:paraId="1765CA26" w14:textId="77777777" w:rsidR="0047643D" w:rsidRPr="0047643D" w:rsidRDefault="0047643D" w:rsidP="0047643D">
      <w:pPr>
        <w:pStyle w:val="EndNoteBibliography"/>
        <w:ind w:left="720" w:hanging="720"/>
      </w:pPr>
      <w:r w:rsidRPr="0047643D">
        <w:t>[13]</w:t>
      </w:r>
      <w:r w:rsidRPr="0047643D">
        <w:tab/>
        <w:t xml:space="preserve">H. Nakano, T. Tanigawao, T. Furukawa, and S. Nishima, "Automatic detection of sleep-disordered breathing from a single-channel airflow record," </w:t>
      </w:r>
      <w:r w:rsidRPr="0047643D">
        <w:rPr>
          <w:i/>
        </w:rPr>
        <w:t xml:space="preserve">European Respiratory Journal, </w:t>
      </w:r>
      <w:r w:rsidRPr="0047643D">
        <w:t>vol. 29, no. 4, pp. 728-736, Apr 2007.</w:t>
      </w:r>
    </w:p>
    <w:p w14:paraId="30B53227" w14:textId="77777777" w:rsidR="0047643D" w:rsidRPr="0047643D" w:rsidRDefault="0047643D" w:rsidP="0047643D">
      <w:pPr>
        <w:pStyle w:val="EndNoteBibliography"/>
        <w:ind w:left="720" w:hanging="720"/>
      </w:pPr>
      <w:r w:rsidRPr="0047643D">
        <w:t>[14]</w:t>
      </w:r>
      <w:r w:rsidRPr="0047643D">
        <w:tab/>
        <w:t xml:space="preserve">O. Timus and E. Dogru Bolat, "k-NN-based classification of sleep apnea types using ECG," </w:t>
      </w:r>
      <w:r w:rsidRPr="0047643D">
        <w:rPr>
          <w:i/>
        </w:rPr>
        <w:t xml:space="preserve">Turkish Journal of Electrical Engineering and Computer Sciences, </w:t>
      </w:r>
      <w:r w:rsidRPr="0047643D">
        <w:t>vol. 25, no. 4, pp. 3008-3023, 2017 2017.</w:t>
      </w:r>
    </w:p>
    <w:p w14:paraId="6B9C6C0F" w14:textId="77777777" w:rsidR="0047643D" w:rsidRPr="0047643D" w:rsidRDefault="0047643D" w:rsidP="0047643D">
      <w:pPr>
        <w:pStyle w:val="EndNoteBibliography"/>
        <w:ind w:left="720" w:hanging="720"/>
      </w:pPr>
      <w:r w:rsidRPr="0047643D">
        <w:t>[15]</w:t>
      </w:r>
      <w:r w:rsidRPr="0047643D">
        <w:tab/>
        <w:t xml:space="preserve">J. Sola-Soler, J. Antonio Fiz, J. Morera, and R. Jane, "Multiclass classification of subjects with sleep apnoea-hypopnoea syndrome through snoring analysis," </w:t>
      </w:r>
      <w:r w:rsidRPr="0047643D">
        <w:rPr>
          <w:i/>
        </w:rPr>
        <w:t xml:space="preserve">Medical Engineering &amp; Physics, </w:t>
      </w:r>
      <w:r w:rsidRPr="0047643D">
        <w:t>vol. 34, no. 9, pp. 1213-1220, Nov 2012.</w:t>
      </w:r>
    </w:p>
    <w:p w14:paraId="05C9A725" w14:textId="77777777" w:rsidR="0047643D" w:rsidRPr="0047643D" w:rsidRDefault="0047643D" w:rsidP="0047643D">
      <w:pPr>
        <w:pStyle w:val="EndNoteBibliography"/>
        <w:ind w:left="720" w:hanging="720"/>
      </w:pPr>
      <w:r w:rsidRPr="0047643D">
        <w:t>[16]</w:t>
      </w:r>
      <w:r w:rsidRPr="0047643D">
        <w:tab/>
        <w:t xml:space="preserve">J. N. McNames, A. M. Fraser, and I. Ieee, "Obstructive sleep apnea classification based on spectrogram patterns in the electrocardiogram," in </w:t>
      </w:r>
      <w:r w:rsidRPr="0047643D">
        <w:rPr>
          <w:i/>
        </w:rPr>
        <w:t>Computers in Cardiology 2000, Vol 27</w:t>
      </w:r>
      <w:r w:rsidRPr="0047643D">
        <w:t>, vol. 27(Computers in Cardiology, 2000, pp. 749-752.</w:t>
      </w:r>
    </w:p>
    <w:p w14:paraId="31F6A449" w14:textId="032FBEB6" w:rsidR="00B310EE" w:rsidRDefault="00015905">
      <w:r>
        <w:fldChar w:fldCharType="end"/>
      </w:r>
    </w:p>
    <w:sectPr w:rsidR="00B310E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A317E4" w14:textId="77777777" w:rsidR="00D71344" w:rsidRDefault="00D71344" w:rsidP="00C20B6E">
      <w:r>
        <w:separator/>
      </w:r>
    </w:p>
  </w:endnote>
  <w:endnote w:type="continuationSeparator" w:id="0">
    <w:p w14:paraId="68BBAD3C" w14:textId="77777777" w:rsidR="00D71344" w:rsidRDefault="00D71344" w:rsidP="00C20B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DFCBF" w14:textId="77777777" w:rsidR="00D71344" w:rsidRDefault="00D71344" w:rsidP="00C20B6E">
      <w:r>
        <w:separator/>
      </w:r>
    </w:p>
  </w:footnote>
  <w:footnote w:type="continuationSeparator" w:id="0">
    <w:p w14:paraId="44F69B30" w14:textId="77777777" w:rsidR="00D71344" w:rsidRDefault="00D71344" w:rsidP="00C20B6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kaitibaogao&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p0rzevixdad7eps2dpfwx9vfwwaafzs5ts&quot;&gt;My EndNote Library&lt;record-ids&gt;&lt;item&gt;1&lt;/item&gt;&lt;item&gt;2&lt;/item&gt;&lt;item&gt;4&lt;/item&gt;&lt;item&gt;5&lt;/item&gt;&lt;item&gt;6&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08271F"/>
    <w:rsid w:val="00015905"/>
    <w:rsid w:val="00060551"/>
    <w:rsid w:val="0008271F"/>
    <w:rsid w:val="00197115"/>
    <w:rsid w:val="0047643D"/>
    <w:rsid w:val="00484775"/>
    <w:rsid w:val="005807EE"/>
    <w:rsid w:val="005B3CDD"/>
    <w:rsid w:val="005F36DE"/>
    <w:rsid w:val="00693969"/>
    <w:rsid w:val="00791BCA"/>
    <w:rsid w:val="00795151"/>
    <w:rsid w:val="00821120"/>
    <w:rsid w:val="00844AB9"/>
    <w:rsid w:val="008D35A1"/>
    <w:rsid w:val="00AA71E2"/>
    <w:rsid w:val="00B310EE"/>
    <w:rsid w:val="00C20B6E"/>
    <w:rsid w:val="00CA01DB"/>
    <w:rsid w:val="00CE7390"/>
    <w:rsid w:val="00D05CF1"/>
    <w:rsid w:val="00D71344"/>
    <w:rsid w:val="00D723E9"/>
    <w:rsid w:val="00DE6193"/>
    <w:rsid w:val="00E201ED"/>
    <w:rsid w:val="00E45456"/>
    <w:rsid w:val="00E83ED7"/>
    <w:rsid w:val="00EB2728"/>
    <w:rsid w:val="00EB2A2E"/>
    <w:rsid w:val="00F40B7E"/>
    <w:rsid w:val="00F5158A"/>
    <w:rsid w:val="00F804F7"/>
    <w:rsid w:val="00FC40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34C79"/>
  <w15:chartTrackingRefBased/>
  <w15:docId w15:val="{49F49C45-E699-4FD5-981E-1B62D35F7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20B6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20B6E"/>
    <w:rPr>
      <w:sz w:val="18"/>
      <w:szCs w:val="18"/>
    </w:rPr>
  </w:style>
  <w:style w:type="paragraph" w:styleId="a5">
    <w:name w:val="footer"/>
    <w:basedOn w:val="a"/>
    <w:link w:val="a6"/>
    <w:uiPriority w:val="99"/>
    <w:unhideWhenUsed/>
    <w:rsid w:val="00C20B6E"/>
    <w:pPr>
      <w:tabs>
        <w:tab w:val="center" w:pos="4153"/>
        <w:tab w:val="right" w:pos="8306"/>
      </w:tabs>
      <w:snapToGrid w:val="0"/>
      <w:jc w:val="left"/>
    </w:pPr>
    <w:rPr>
      <w:sz w:val="18"/>
      <w:szCs w:val="18"/>
    </w:rPr>
  </w:style>
  <w:style w:type="character" w:customStyle="1" w:styleId="a6">
    <w:name w:val="页脚 字符"/>
    <w:basedOn w:val="a0"/>
    <w:link w:val="a5"/>
    <w:uiPriority w:val="99"/>
    <w:rsid w:val="00C20B6E"/>
    <w:rPr>
      <w:sz w:val="18"/>
      <w:szCs w:val="18"/>
    </w:rPr>
  </w:style>
  <w:style w:type="paragraph" w:customStyle="1" w:styleId="EndNoteBibliographyTitle">
    <w:name w:val="EndNote Bibliography Title"/>
    <w:basedOn w:val="a"/>
    <w:link w:val="EndNoteBibliographyTitle0"/>
    <w:rsid w:val="00015905"/>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015905"/>
    <w:rPr>
      <w:rFonts w:ascii="等线" w:eastAsia="等线" w:hAnsi="等线"/>
      <w:noProof/>
      <w:sz w:val="20"/>
    </w:rPr>
  </w:style>
  <w:style w:type="paragraph" w:customStyle="1" w:styleId="EndNoteBibliography">
    <w:name w:val="EndNote Bibliography"/>
    <w:basedOn w:val="a"/>
    <w:link w:val="EndNoteBibliography0"/>
    <w:rsid w:val="00015905"/>
    <w:rPr>
      <w:rFonts w:ascii="等线" w:eastAsia="等线" w:hAnsi="等线"/>
      <w:noProof/>
      <w:sz w:val="20"/>
    </w:rPr>
  </w:style>
  <w:style w:type="character" w:customStyle="1" w:styleId="EndNoteBibliography0">
    <w:name w:val="EndNote Bibliography 字符"/>
    <w:basedOn w:val="a0"/>
    <w:link w:val="EndNoteBibliography"/>
    <w:rsid w:val="00015905"/>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5</TotalTime>
  <Pages>1</Pages>
  <Words>1803</Words>
  <Characters>10281</Characters>
  <Application>Microsoft Office Word</Application>
  <DocSecurity>0</DocSecurity>
  <Lines>85</Lines>
  <Paragraphs>24</Paragraphs>
  <ScaleCrop>false</ScaleCrop>
  <Company/>
  <LinksUpToDate>false</LinksUpToDate>
  <CharactersWithSpaces>12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邓 晨阳</dc:creator>
  <cp:keywords/>
  <dc:description/>
  <cp:lastModifiedBy>邓 晨阳</cp:lastModifiedBy>
  <cp:revision>7</cp:revision>
  <dcterms:created xsi:type="dcterms:W3CDTF">2018-12-17T08:50:00Z</dcterms:created>
  <dcterms:modified xsi:type="dcterms:W3CDTF">2018-12-18T10:52:00Z</dcterms:modified>
</cp:coreProperties>
</file>